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0AFF8" w14:textId="6EEFCD0A" w:rsidR="00B97ABA" w:rsidRDefault="001D487F" w:rsidP="001D487F">
      <w:pPr>
        <w:jc w:val="center"/>
        <w:rPr>
          <w:rFonts w:cs="Times New Roman"/>
          <w:b/>
          <w:bCs/>
        </w:rPr>
      </w:pPr>
      <w:r>
        <w:rPr>
          <w:rFonts w:cs="Times New Roman"/>
          <w:b/>
          <w:bCs/>
        </w:rPr>
        <w:t>O impacto do SISU no perfil dos estudantes ingressantes nas Instituições Públicas Brasileiras: uma análise para o período entre 2009 e 2022</w:t>
      </w:r>
    </w:p>
    <w:p w14:paraId="2B7397F1" w14:textId="77777777" w:rsidR="001D487F" w:rsidRDefault="001D487F" w:rsidP="001D487F">
      <w:pPr>
        <w:jc w:val="center"/>
        <w:rPr>
          <w:rFonts w:cs="Times New Roman"/>
          <w:b/>
          <w:bCs/>
        </w:rPr>
      </w:pPr>
    </w:p>
    <w:p w14:paraId="5CA9D090" w14:textId="77777777" w:rsidR="001D487F" w:rsidRDefault="001D487F" w:rsidP="001D487F">
      <w:pPr>
        <w:jc w:val="center"/>
        <w:rPr>
          <w:rFonts w:cs="Times New Roman"/>
          <w:b/>
          <w:bCs/>
        </w:rPr>
      </w:pPr>
    </w:p>
    <w:p w14:paraId="64105140" w14:textId="183A2069" w:rsidR="001D487F" w:rsidRDefault="001D487F" w:rsidP="001D487F">
      <w:pPr>
        <w:jc w:val="right"/>
        <w:rPr>
          <w:rFonts w:cs="Times New Roman"/>
        </w:rPr>
      </w:pPr>
      <w:r>
        <w:rPr>
          <w:rFonts w:cs="Times New Roman"/>
        </w:rPr>
        <w:t xml:space="preserve">Luísa Gisele </w:t>
      </w:r>
      <w:proofErr w:type="spellStart"/>
      <w:r>
        <w:rPr>
          <w:rFonts w:cs="Times New Roman"/>
        </w:rPr>
        <w:t>Böck</w:t>
      </w:r>
      <w:proofErr w:type="spellEnd"/>
      <w:r>
        <w:rPr>
          <w:rStyle w:val="Refdenotaderodap"/>
          <w:rFonts w:cs="Times New Roman"/>
        </w:rPr>
        <w:footnoteReference w:id="1"/>
      </w:r>
    </w:p>
    <w:p w14:paraId="67180C71" w14:textId="6C29A04E" w:rsidR="001D487F" w:rsidRDefault="001D487F" w:rsidP="001D487F">
      <w:pPr>
        <w:jc w:val="right"/>
        <w:rPr>
          <w:rFonts w:cs="Times New Roman"/>
        </w:rPr>
      </w:pPr>
      <w:proofErr w:type="spellStart"/>
      <w:r>
        <w:rPr>
          <w:rFonts w:cs="Times New Roman"/>
        </w:rPr>
        <w:t>Dieison</w:t>
      </w:r>
      <w:proofErr w:type="spellEnd"/>
      <w:r>
        <w:rPr>
          <w:rFonts w:cs="Times New Roman"/>
        </w:rPr>
        <w:t xml:space="preserve"> </w:t>
      </w:r>
      <w:proofErr w:type="spellStart"/>
      <w:r>
        <w:rPr>
          <w:rFonts w:cs="Times New Roman"/>
        </w:rPr>
        <w:t>Lenon</w:t>
      </w:r>
      <w:proofErr w:type="spellEnd"/>
      <w:r>
        <w:rPr>
          <w:rFonts w:cs="Times New Roman"/>
        </w:rPr>
        <w:t xml:space="preserve"> Casagrande</w:t>
      </w:r>
      <w:r>
        <w:rPr>
          <w:rStyle w:val="Refdenotaderodap"/>
          <w:rFonts w:cs="Times New Roman"/>
        </w:rPr>
        <w:footnoteReference w:id="2"/>
      </w:r>
    </w:p>
    <w:p w14:paraId="3225B457" w14:textId="77777777" w:rsidR="004552D2" w:rsidRDefault="004552D2" w:rsidP="001D487F">
      <w:pPr>
        <w:jc w:val="right"/>
        <w:rPr>
          <w:rFonts w:cs="Times New Roman"/>
        </w:rPr>
      </w:pPr>
    </w:p>
    <w:p w14:paraId="4D342C65" w14:textId="77777777" w:rsidR="004552D2" w:rsidRDefault="004552D2" w:rsidP="001D487F">
      <w:pPr>
        <w:jc w:val="right"/>
        <w:rPr>
          <w:rFonts w:cs="Times New Roman"/>
        </w:rPr>
      </w:pPr>
    </w:p>
    <w:p w14:paraId="13AD397E" w14:textId="56457DF0" w:rsidR="004552D2" w:rsidRDefault="004552D2" w:rsidP="004552D2">
      <w:pPr>
        <w:rPr>
          <w:rFonts w:cs="Times New Roman"/>
          <w:b/>
          <w:bCs/>
        </w:rPr>
      </w:pPr>
      <w:r>
        <w:rPr>
          <w:rFonts w:cs="Times New Roman"/>
          <w:b/>
          <w:bCs/>
        </w:rPr>
        <w:t>Resumo</w:t>
      </w:r>
    </w:p>
    <w:p w14:paraId="0BD2603D" w14:textId="77777777" w:rsidR="004552D2" w:rsidRDefault="004552D2" w:rsidP="004552D2">
      <w:pPr>
        <w:rPr>
          <w:rFonts w:cs="Times New Roman"/>
          <w:b/>
          <w:bCs/>
        </w:rPr>
      </w:pPr>
    </w:p>
    <w:p w14:paraId="67D5B373" w14:textId="7926B9FC" w:rsidR="004552D2" w:rsidRDefault="004552D2" w:rsidP="004552D2">
      <w:pPr>
        <w:rPr>
          <w:rFonts w:cs="Times New Roman"/>
        </w:rPr>
      </w:pPr>
      <w:r w:rsidRPr="004552D2">
        <w:rPr>
          <w:rFonts w:cs="Times New Roman"/>
        </w:rPr>
        <w:t>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a essas vagas. O objetivo deste trabalho é investigar se, e como, a implementação do SISU promoveu alterações nas características de perfil dos alunos ingressantes nas instituições públicas gratuitas de ensino superior do Brasil, entre o período de 2010 a 2022. Para isso, foi empregado o método de Diferenças em Diferenças escalonado. Os resultados obtidos mostram que após a adoção do SISU, os cursos apresentaram uma queda na proporção de estudantes do sexo feminino, de jovens com até 17 anos e de adulto com idade entre 25 e 29 anos. Em contrapartida, ocorreu um aumento na porção de ingressantes com idade entre 18 e 24 anos, de não-brancos, de deficientes, de alunos que concluíram o ensino médio em escola pública e de estudantes que recebem algum tipo de apoio social.</w:t>
      </w:r>
    </w:p>
    <w:p w14:paraId="0014F3F3" w14:textId="77777777" w:rsidR="004552D2" w:rsidRDefault="004552D2" w:rsidP="004552D2">
      <w:pPr>
        <w:rPr>
          <w:rFonts w:cs="Times New Roman"/>
        </w:rPr>
      </w:pPr>
    </w:p>
    <w:p w14:paraId="1C23268A" w14:textId="11BF58A4" w:rsidR="004552D2" w:rsidRPr="00DC6054" w:rsidRDefault="004552D2" w:rsidP="004552D2">
      <w:pPr>
        <w:ind w:firstLine="0"/>
        <w:rPr>
          <w:rFonts w:cs="Times New Roman"/>
          <w:b/>
          <w:bCs/>
          <w:lang w:val="en-US"/>
        </w:rPr>
      </w:pPr>
      <w:r>
        <w:rPr>
          <w:rFonts w:cs="Times New Roman"/>
          <w:b/>
          <w:bCs/>
        </w:rPr>
        <w:t xml:space="preserve">Palavras-chave: </w:t>
      </w:r>
      <w:r w:rsidRPr="004552D2">
        <w:rPr>
          <w:rFonts w:cs="Times New Roman"/>
          <w:highlight w:val="yellow"/>
        </w:rPr>
        <w:t xml:space="preserve">Democratização. Educação. Ensino superior. </w:t>
      </w:r>
      <w:proofErr w:type="spellStart"/>
      <w:r w:rsidRPr="004552D2">
        <w:rPr>
          <w:rFonts w:cs="Times New Roman"/>
          <w:highlight w:val="yellow"/>
          <w:lang w:val="en-US"/>
        </w:rPr>
        <w:t>Inclusão</w:t>
      </w:r>
      <w:proofErr w:type="spellEnd"/>
      <w:r w:rsidRPr="004552D2">
        <w:rPr>
          <w:rFonts w:cs="Times New Roman"/>
          <w:highlight w:val="yellow"/>
          <w:lang w:val="en-US"/>
        </w:rPr>
        <w:t>.</w:t>
      </w:r>
    </w:p>
    <w:p w14:paraId="69D210F6" w14:textId="77777777" w:rsidR="004552D2" w:rsidRPr="00DC6054" w:rsidRDefault="004552D2" w:rsidP="004552D2">
      <w:pPr>
        <w:rPr>
          <w:rFonts w:cs="Times New Roman"/>
          <w:lang w:val="en-US"/>
        </w:rPr>
      </w:pPr>
    </w:p>
    <w:p w14:paraId="259931FB" w14:textId="3848077F" w:rsidR="004552D2" w:rsidRPr="00DC6054" w:rsidRDefault="004552D2" w:rsidP="004552D2">
      <w:pPr>
        <w:rPr>
          <w:rFonts w:cs="Times New Roman"/>
          <w:b/>
          <w:bCs/>
          <w:lang w:val="en-US"/>
        </w:rPr>
      </w:pPr>
      <w:r w:rsidRPr="00DC6054">
        <w:rPr>
          <w:rFonts w:cs="Times New Roman"/>
          <w:b/>
          <w:bCs/>
          <w:lang w:val="en-US"/>
        </w:rPr>
        <w:t>Abstract</w:t>
      </w:r>
    </w:p>
    <w:p w14:paraId="46FCBA6E" w14:textId="77777777" w:rsidR="004552D2" w:rsidRPr="00DC6054" w:rsidRDefault="004552D2" w:rsidP="004552D2">
      <w:pPr>
        <w:rPr>
          <w:rFonts w:cs="Times New Roman"/>
          <w:b/>
          <w:bCs/>
          <w:lang w:val="en-US"/>
        </w:rPr>
      </w:pPr>
    </w:p>
    <w:p w14:paraId="040BFCD7" w14:textId="77777777" w:rsidR="004552D2" w:rsidRPr="004552D2" w:rsidRDefault="004552D2" w:rsidP="004552D2">
      <w:pPr>
        <w:ind w:firstLine="0"/>
        <w:rPr>
          <w:rFonts w:cs="Times New Roman"/>
          <w:lang w:val="en-US"/>
        </w:rPr>
      </w:pPr>
      <w:r w:rsidRPr="004552D2">
        <w:rPr>
          <w:rFonts w:cs="Times New Roman"/>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Default="004552D2" w:rsidP="004552D2">
      <w:pPr>
        <w:rPr>
          <w:rFonts w:cs="Times New Roman"/>
          <w:b/>
          <w:bCs/>
          <w:lang w:val="en-US"/>
        </w:rPr>
      </w:pPr>
    </w:p>
    <w:p w14:paraId="7F74D754" w14:textId="77777777" w:rsidR="004552D2" w:rsidRPr="00DC6054" w:rsidRDefault="004552D2" w:rsidP="004552D2">
      <w:pPr>
        <w:ind w:firstLine="0"/>
        <w:rPr>
          <w:rFonts w:cs="Arial"/>
        </w:rPr>
      </w:pPr>
      <w:r>
        <w:rPr>
          <w:rFonts w:cs="Times New Roman"/>
          <w:b/>
          <w:bCs/>
          <w:lang w:val="en-US"/>
        </w:rPr>
        <w:t xml:space="preserve">Keywords: </w:t>
      </w:r>
      <w:r w:rsidRPr="004552D2">
        <w:rPr>
          <w:rFonts w:cs="Times New Roman"/>
          <w:highlight w:val="yellow"/>
          <w:lang w:val="en-US"/>
        </w:rPr>
        <w:t xml:space="preserve">Democratization. Education. Higher education. </w:t>
      </w:r>
      <w:proofErr w:type="spellStart"/>
      <w:r w:rsidRPr="00DC6054">
        <w:rPr>
          <w:rFonts w:cs="Times New Roman"/>
          <w:highlight w:val="yellow"/>
        </w:rPr>
        <w:t>Inclusion</w:t>
      </w:r>
      <w:proofErr w:type="spellEnd"/>
      <w:r w:rsidRPr="00DC6054">
        <w:rPr>
          <w:rFonts w:cs="Times New Roman"/>
          <w:highlight w:val="yellow"/>
        </w:rPr>
        <w:t>.</w:t>
      </w:r>
    </w:p>
    <w:p w14:paraId="480FE43A" w14:textId="40759AF1" w:rsidR="004552D2" w:rsidRPr="00DC6054" w:rsidRDefault="004552D2" w:rsidP="004552D2">
      <w:pPr>
        <w:rPr>
          <w:rFonts w:cs="Times New Roman"/>
          <w:b/>
          <w:bCs/>
        </w:rPr>
      </w:pPr>
    </w:p>
    <w:p w14:paraId="123DBDB0" w14:textId="77777777" w:rsidR="004552D2" w:rsidRPr="00DC6054" w:rsidRDefault="004552D2" w:rsidP="004552D2">
      <w:pPr>
        <w:rPr>
          <w:rFonts w:cs="Times New Roman"/>
          <w:b/>
          <w:bCs/>
        </w:rPr>
      </w:pPr>
    </w:p>
    <w:p w14:paraId="32A99793" w14:textId="5A44FB6C" w:rsidR="004552D2" w:rsidRPr="00DC6054" w:rsidRDefault="004552D2" w:rsidP="004552D2">
      <w:pPr>
        <w:rPr>
          <w:rFonts w:cs="Times New Roman"/>
          <w:b/>
          <w:bCs/>
        </w:rPr>
      </w:pPr>
      <w:r w:rsidRPr="00DC6054">
        <w:rPr>
          <w:rFonts w:cs="Times New Roman"/>
          <w:b/>
          <w:bCs/>
          <w:highlight w:val="yellow"/>
        </w:rPr>
        <w:t xml:space="preserve">JEL </w:t>
      </w:r>
      <w:proofErr w:type="spellStart"/>
      <w:r w:rsidRPr="00DC6054">
        <w:rPr>
          <w:rFonts w:cs="Times New Roman"/>
          <w:b/>
          <w:bCs/>
          <w:highlight w:val="yellow"/>
        </w:rPr>
        <w:t>Code</w:t>
      </w:r>
      <w:proofErr w:type="spellEnd"/>
      <w:r w:rsidRPr="00DC6054">
        <w:rPr>
          <w:rFonts w:cs="Times New Roman"/>
          <w:b/>
          <w:bCs/>
          <w:highlight w:val="yellow"/>
        </w:rPr>
        <w:t>:</w:t>
      </w:r>
    </w:p>
    <w:p w14:paraId="56C31E90" w14:textId="77777777" w:rsidR="004552D2" w:rsidRPr="00DC6054" w:rsidRDefault="004552D2" w:rsidP="004552D2">
      <w:pPr>
        <w:rPr>
          <w:rFonts w:cs="Times New Roman"/>
          <w:b/>
          <w:bCs/>
        </w:rPr>
      </w:pPr>
    </w:p>
    <w:p w14:paraId="2509E242" w14:textId="14005936" w:rsidR="004552D2" w:rsidRPr="00DC6054" w:rsidRDefault="004552D2" w:rsidP="004552D2">
      <w:pPr>
        <w:rPr>
          <w:rFonts w:cs="Times New Roman"/>
        </w:rPr>
      </w:pPr>
      <w:r w:rsidRPr="00DC6054">
        <w:rPr>
          <w:rFonts w:cs="Times New Roman"/>
          <w:b/>
          <w:bCs/>
        </w:rPr>
        <w:t xml:space="preserve">Área 7: </w:t>
      </w:r>
      <w:r w:rsidRPr="00DC6054">
        <w:rPr>
          <w:rFonts w:cs="Times New Roman"/>
        </w:rPr>
        <w:t>Microeconomia e Organização Industrial</w:t>
      </w:r>
    </w:p>
    <w:p w14:paraId="280836C4" w14:textId="77777777" w:rsidR="00E91E06" w:rsidRPr="00DC6054" w:rsidRDefault="00E91E06" w:rsidP="004552D2">
      <w:pPr>
        <w:rPr>
          <w:rFonts w:cs="Times New Roman"/>
        </w:rPr>
      </w:pPr>
    </w:p>
    <w:p w14:paraId="2C4147A1" w14:textId="3A3E618E" w:rsidR="00E91E06" w:rsidRPr="00DC6054" w:rsidRDefault="00E91E06" w:rsidP="00E91E06">
      <w:pPr>
        <w:rPr>
          <w:rFonts w:cs="Times New Roman"/>
        </w:rPr>
      </w:pPr>
    </w:p>
    <w:p w14:paraId="3D6D5522" w14:textId="3DB36AA6" w:rsidR="00E91E06" w:rsidRDefault="00E91E06" w:rsidP="00E91E06">
      <w:pPr>
        <w:pStyle w:val="Ttulo1"/>
      </w:pPr>
      <w:r w:rsidRPr="00E91E06">
        <w:t>Introdução</w:t>
      </w:r>
    </w:p>
    <w:p w14:paraId="2D864D44" w14:textId="77777777" w:rsidR="00E91E06" w:rsidRDefault="00E91E06" w:rsidP="00E91E06"/>
    <w:p w14:paraId="3190737C" w14:textId="27AD2838" w:rsidR="00E91E06" w:rsidRDefault="00E91E06" w:rsidP="00E91E06">
      <w:r>
        <w:t xml:space="preserve">O Brasil é considerado um dos países mais desiguais do mundo. Segundo dados do Banco Mundial </w:t>
      </w:r>
      <w:r>
        <w:fldChar w:fldCharType="begin"/>
      </w:r>
      <w:r>
        <w:instrText xml:space="preserve"> ADDIN ZOTERO_ITEM CSL_CITATION {"citationID":"44DIqaoS","properties":{"formattedCitation":"(2019)","plainCitation":"(2019)","noteIndex":0},"citationItems":[{"id":41,"uris":["http://zotero.org/users/8713213/items/H7YKKB3K"],"itemData":{"id":41,"type":"dataset","title":"Gini index","URL":"https://data.worldbank.org/indicator/SI.POV.GINI","author":[{"literal":"Banco Mundial"}],"accessed":{"date-parts":[["2023",6,20]]},"issued":{"date-parts":[["2019"]]}},"suppress-author":true}],"schema":"https://github.com/citation-style-language/schema/raw/master/csl-citation.json"} </w:instrText>
      </w:r>
      <w:r>
        <w:fldChar w:fldCharType="separate"/>
      </w:r>
      <w:r>
        <w:rPr>
          <w:noProof/>
        </w:rPr>
        <w:t>(2019)</w:t>
      </w:r>
      <w:r>
        <w:fldChar w:fldCharType="end"/>
      </w:r>
      <w:r>
        <w:t xml:space="preserve">, o país ocupava uma das últimas posições no ranking que mensura a desigualdade social, atrás, </w:t>
      </w:r>
      <w:r>
        <w:lastRenderedPageBreak/>
        <w:t xml:space="preserve">inclusive, de seus vizinhos sul-americanos. Historicamente, é possível perceber essa desigualdade no acesso ao ensino superior, mais acessível, em especial, para os estratos sociais mais privilegiados </w:t>
      </w:r>
      <w:r>
        <w:fldChar w:fldCharType="begin"/>
      </w:r>
      <w:r>
        <w:instrText xml:space="preserve"> ADDIN ZOTERO_ITEM CSL_CITATION {"citationID":"VeUGmoV9","properties":{"formattedCitation":"(Mello, 2022; Senkevics; Mello, 2019; Zeidan {\\i{}et al.}, 2023)","plainCitation":"(Mello, 2022; Senkevics; Mello, 2019; Zeidan et al., 2023)","noteIndex":0},"citationItems":[{"id":52,"uris":["http://zotero.org/users/8713213/items/U2TGDV84"],"itemData":{"id":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43,"uris":["http://zotero.org/users/8713213/items/2FY4ISD9"],"itemData":{"id":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49,"uris":["http://zotero.org/users/8713213/items/U6YISSHB"],"itemData":{"id":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E91E06">
        <w:rPr>
          <w:rFonts w:cs="Times New Roman"/>
          <w:kern w:val="0"/>
        </w:rPr>
        <w:t xml:space="preserve">(Mello, 2022; Senkevics; Mello, 2019; Zeidan </w:t>
      </w:r>
      <w:r w:rsidRPr="00E91E06">
        <w:rPr>
          <w:rFonts w:cs="Times New Roman"/>
          <w:i/>
          <w:iCs/>
          <w:kern w:val="0"/>
        </w:rPr>
        <w:t>et al.</w:t>
      </w:r>
      <w:r w:rsidRPr="00E91E06">
        <w:rPr>
          <w:rFonts w:cs="Times New Roman"/>
          <w:kern w:val="0"/>
        </w:rPr>
        <w:t>, 2023)</w:t>
      </w:r>
      <w:r>
        <w:fldChar w:fldCharType="end"/>
      </w:r>
      <w:r>
        <w:t xml:space="preserve">. Essa barreira ao acesso universitário enfrentada pelas camadas sociais mais pobres contribui para a manutenção da desigualdade de renda e para a redução da mobilidade social </w:t>
      </w:r>
      <w:r>
        <w:fldChar w:fldCharType="begin"/>
      </w:r>
      <w:r w:rsidR="000C7A1F">
        <w:instrText xml:space="preserve"> ADDIN ZOTERO_ITEM CSL_CITATION {"citationID":"PgGJ6ujV","properties":{"formattedCitation":"(Mello, 2022)","plainCitation":"(Mello, 2022)","noteIndex":0},"citationItems":[{"id":52,"uris":["http://zotero.org/users/8713213/items/U2TGDV84"],"itemData":{"id":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0C7A1F">
        <w:rPr>
          <w:noProof/>
        </w:rPr>
        <w:t>(Mello, 2022)</w:t>
      </w:r>
      <w:r>
        <w:fldChar w:fldCharType="end"/>
      </w:r>
      <w:r w:rsidR="000C7A1F">
        <w:t>.</w:t>
      </w:r>
    </w:p>
    <w:p w14:paraId="6D67D729" w14:textId="5F028B00" w:rsidR="000C7A1F" w:rsidRDefault="000C7A1F" w:rsidP="00E91E06">
      <w: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fldChar w:fldCharType="begin"/>
      </w:r>
      <w:r>
        <w:instrText xml:space="preserve"> ADDIN ZOTERO_ITEM CSL_CITATION {"citationID":"ocpyWqHg","properties":{"formattedCitation":"(Estevan; Gall; Morin, 2019; Mello, 2023; Senkevics; Mello, 2019)","plainCitation":"(Estevan; Gall; Morin, 2019; Mello, 2023; Senkevics; Mello, 2019)","noteIndex":0},"citationItems":[{"id":45,"uris":["http://zotero.org/users/8713213/items/XPU35X77"],"itemData":{"id":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44,"uris":["http://zotero.org/users/8713213/items/VMZVK4T7"],"itemData":{"id":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43,"uris":["http://zotero.org/users/8713213/items/2FY4ISD9"],"itemData":{"id":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fldChar w:fldCharType="separate"/>
      </w:r>
      <w:r>
        <w:rPr>
          <w:noProof/>
        </w:rPr>
        <w:t>(Estevan; Gall; Morin, 2019; Mello, 2023; Senkevics; Mello, 2019)</w:t>
      </w:r>
      <w:r>
        <w:fldChar w:fldCharType="end"/>
      </w:r>
      <w: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fldChar w:fldCharType="begin"/>
      </w:r>
      <w:r>
        <w:instrText xml:space="preserve"> ADDIN ZOTERO_ITEM CSL_CITATION {"citationID":"6d6VGtEF","properties":{"formattedCitation":"(Corbucci, 1999; INEP, 2001, 2012, 2023)","plainCitation":"(Corbucci, 1999; INEP, 2001, 2012, 2023)","noteIndex":0},"citationItems":[{"id":39,"uris":["http://zotero.org/users/8713213/items/CNB8LCUM"],"itemData":{"id":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36,"uris":["http://zotero.org/users/8713213/items/9KV6ZSDY"],"itemData":{"id":36,"type":"speech","event-place":"Brasília - DF","publisher-place":"Brasília - DF","title":"Sinopse Estatística da Educação Superior 2000","URL":"https://download.inep.gov.br/download/censo/2000/Superior/sinopse_superior-2000.pdf","author":[{"literal":"INEP"}],"issued":{"date-parts":[["2001"]]}}},{"id":37,"uris":["http://zotero.org/users/8713213/items/HMUBV542"],"itemData":{"id":37,"type":"speech","event-place":"Brasília - DF","publisher-place":"Brasília - DF","title":"Resumo Técnico Censo da Educação Superior de 2010","URL":"https://download.inep.gov.br/download/superior/censo/2010/resumo_tecnico_censo_educacao_superior_2010.pdf","author":[{"literal":"INEP"}],"issued":{"date-parts":[["2012"]]}}},{"id":38,"uris":["http://zotero.org/users/8713213/items/W3VCME2E"],"itemData":{"id":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fldChar w:fldCharType="separate"/>
      </w:r>
      <w:r>
        <w:rPr>
          <w:noProof/>
        </w:rPr>
        <w:t>(Corbucci, 1999; INEP, 2001, 2012, 2023)</w:t>
      </w:r>
      <w:r>
        <w:fldChar w:fldCharType="end"/>
      </w:r>
      <w:r>
        <w:t>.</w:t>
      </w:r>
    </w:p>
    <w:p w14:paraId="05AC01C8" w14:textId="1B1E3275" w:rsidR="000C7A1F" w:rsidRDefault="00D10F55" w:rsidP="00E91E06">
      <w:r>
        <w:t xml:space="preserve">Desde os anos 2000, o governo federal adotou medidas centralizado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Pr>
          <w:i/>
          <w:iCs/>
        </w:rPr>
        <w:t>on-line</w:t>
      </w:r>
      <w:r>
        <w:t xml:space="preserve"> que aloca os alunos para as instituições públicas, usando a nota do ENEM como métrica para a classificação dos candidatos, foi implementado exclusivamente para as instituições públicas e gratuitas </w:t>
      </w:r>
      <w:r>
        <w:fldChar w:fldCharType="begin"/>
      </w:r>
      <w:r>
        <w:instrText xml:space="preserve"> ADDIN ZOTERO_ITEM CSL_CITATION {"citationID":"shRiHrNb","properties":{"formattedCitation":"(Machado; Szerman, 2021; Monteiro; Mazoto; Cunha, 2016)","plainCitation":"(Machado; Szerman, 2021; Monteiro; Mazoto; Cunha, 2016)","noteIndex":0},"citationItems":[{"id":56,"uris":["http://zotero.org/users/8713213/items/7TNKP5M9"],"itemData":{"id":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53,"uris":["http://zotero.org/users/8713213/items/ICBQQ6LJ"],"itemData":{"id":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achado; Szerman, 2021; Monteiro; Mazoto; Cunha, 2016)</w:t>
      </w:r>
      <w:r>
        <w:fldChar w:fldCharType="end"/>
      </w:r>
      <w:r>
        <w:t>.</w:t>
      </w:r>
    </w:p>
    <w:p w14:paraId="599FB10A" w14:textId="17D35737" w:rsidR="00D10F55" w:rsidRDefault="00DC6054" w:rsidP="00E91E06">
      <w: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fldChar w:fldCharType="begin"/>
      </w:r>
      <w:r>
        <w:instrText xml:space="preserve"> ADDIN ZOTERO_ITEM CSL_CITATION {"citationID":"Em9NgWI3","properties":{"formattedCitation":"(Machado; Szerman, 2021)","plainCitation":"(Machado; Szerman, 2021)","noteIndex":0},"citationItems":[{"id":56,"uris":["http://zotero.org/users/8713213/items/7TNKP5M9"],"itemData":{"id":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357E9596" w14:textId="4572B578" w:rsidR="00DC6054" w:rsidRDefault="00484B49" w:rsidP="00E91E06">
      <w:r>
        <w:t xml:space="preserve">Segundo Monteiro, </w:t>
      </w:r>
      <w:proofErr w:type="spellStart"/>
      <w:r>
        <w:t>Mazoto</w:t>
      </w:r>
      <w:proofErr w:type="spellEnd"/>
      <w:r>
        <w:t xml:space="preserve"> e Cunha </w:t>
      </w:r>
      <w:r>
        <w:fldChar w:fldCharType="begin"/>
      </w:r>
      <w:r>
        <w:instrText xml:space="preserve"> ADDIN ZOTERO_ITEM CSL_CITATION {"citationID":"m9eOKZxW","properties":{"formattedCitation":"(2016)","plainCitation":"(2016)","noteIndex":0},"citationItems":[{"id":53,"uris":["http://zotero.org/users/8713213/items/ICBQQ6LJ"],"itemData":{"id":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as mudanças realizadas no ENEM e a sua consequente adoção como forma de seleção unificada, juntamente com os outros programas implementados pelo governo federal</w:t>
      </w:r>
      <w:r>
        <w:rPr>
          <w:rStyle w:val="Refdenotaderodap"/>
        </w:rPr>
        <w:footnoteReference w:id="3"/>
      </w:r>
      <w:r>
        <w:t xml:space="preserve">, deveriam contribuir para a democratização das oportunidades de acesso às vagas oferecidas pelas </w:t>
      </w:r>
      <w:r w:rsidRPr="00484B49">
        <w:rPr>
          <w:highlight w:val="yellow"/>
        </w:rPr>
        <w:t>Instituições de Ensino Superior (ou IES</w:t>
      </w:r>
      <w:r w:rsidRPr="0021264F">
        <w:rPr>
          <w:highlight w:val="yellow"/>
        </w:rPr>
        <w:t>?)</w:t>
      </w:r>
      <w: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fldChar w:fldCharType="begin"/>
      </w:r>
      <w:r w:rsidR="00A75DF5">
        <w:instrText xml:space="preserve"> ADDIN ZOTERO_ITEM CSL_CITATION {"citationID":"VIebGilT","properties":{"formattedCitation":"(Monteiro; Mazoto; Cunha, 2016)","plainCitation":"(Monteiro; Mazoto; Cunha, 2016)","noteIndex":0},"citationItems":[{"id":53,"uris":["http://zotero.org/users/8713213/items/ICBQQ6LJ"],"itemData":{"id":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sidR="00A75DF5">
        <w:rPr>
          <w:noProof/>
        </w:rPr>
        <w:t>(Monteiro; Mazoto; Cunha, 2016)</w:t>
      </w:r>
      <w:r>
        <w:fldChar w:fldCharType="end"/>
      </w:r>
      <w:r w:rsidR="00A75DF5">
        <w:t>.</w:t>
      </w:r>
    </w:p>
    <w:p w14:paraId="69FB56C3" w14:textId="4B7F9109" w:rsidR="008C3D1A" w:rsidRDefault="008C3D1A" w:rsidP="00E91E06">
      <w:r>
        <w:t xml:space="preserve">O acesso à educação, especialmente a educação de qualidade, é um dos canais mais importantes da formação de pessoas com acesso ao conhecimento, gerando mão-de-obra de qualidade e resultando no crescimento econômico da país </w:t>
      </w:r>
      <w:r>
        <w:fldChar w:fldCharType="begin"/>
      </w:r>
      <w:r>
        <w:instrText xml:space="preserve"> ADDIN ZOTERO_ITEM CSL_CITATION {"citationID":"dKOqXDbg","properties":{"formattedCitation":"(Jia; Li, 2017; Monteiro; Mazoto; Cunha, 2016)","plainCitation":"(Jia; Li, 2017; Monteiro; Mazoto; Cunha, 2016)","noteIndex":0},"citationItems":[{"id":40,"uris":["http://zotero.org/users/8713213/items/XTQQ7KDL"],"itemData":{"id":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53,"uris":["http://zotero.org/users/8713213/items/ICBQQ6LJ"],"itemData":{"id":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Jia; Li, 2017; Monteiro; Mazoto; Cunha, 2016)</w:t>
      </w:r>
      <w:r>
        <w:fldChar w:fldCharType="end"/>
      </w:r>
      <w:r>
        <w:t xml:space="preserve">. As mudanças executadas pelo Ministério da Educação procuram contribuir para uma maior democratização de oportunidades ao acesso às vagas oferecidas no ensino superior, possibilitando o desenvolvimento social e a redistribuição de renda </w:t>
      </w:r>
      <w:r>
        <w:fldChar w:fldCharType="begin"/>
      </w:r>
      <w:r>
        <w:instrText xml:space="preserve"> ADDIN ZOTERO_ITEM CSL_CITATION {"citationID":"paR4EF58","properties":{"formattedCitation":"(Monteiro; Mazoto; Cunha, 2016)","plainCitation":"(Monteiro; Mazoto; Cunha, 2016)","noteIndex":0},"citationItems":[{"id":53,"uris":["http://zotero.org/users/8713213/items/ICBQQ6LJ"],"itemData":{"id":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onteiro; Mazoto; Cunha, 2016)</w:t>
      </w:r>
      <w:r>
        <w:fldChar w:fldCharType="end"/>
      </w:r>
      <w:r>
        <w:t>.</w:t>
      </w:r>
    </w:p>
    <w:p w14:paraId="32401E78" w14:textId="34F5473E" w:rsidR="008C3D1A" w:rsidRDefault="006378DA" w:rsidP="00E91E06">
      <w:r>
        <w:t xml:space="preserve">Apesar da implementação do SISU já ter ocorrido há mais de uma década e de ser, atualmente, o principal instrumento de ingresso nas instituições públicas federais e estaduais do país, ainda há poucos estudos e materiais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fldChar w:fldCharType="begin"/>
      </w:r>
      <w:r>
        <w:instrText xml:space="preserve"> ADDIN ZOTERO_ITEM CSL_CITATION {"citationID":"yucY7BHL","properties":{"formattedCitation":"(Pires, 2019)","plainCitation":"(Pires, 2019)","noteIndex":0},"citationItems":[{"id":48,"uris":["http://zotero.org/users/8713213/items/QUJRCJ4R"],"itemData":{"id":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fldChar w:fldCharType="separate"/>
      </w:r>
      <w:r>
        <w:rPr>
          <w:noProof/>
        </w:rPr>
        <w:t>(Pires, 2019)</w:t>
      </w:r>
      <w:r>
        <w:fldChar w:fldCharType="end"/>
      </w:r>
      <w:r>
        <w:t>.</w:t>
      </w:r>
    </w:p>
    <w:p w14:paraId="5EEACF8B" w14:textId="0051F7BD" w:rsidR="006378DA" w:rsidRDefault="006378DA" w:rsidP="00E91E06">
      <w:r>
        <w:lastRenderedPageBreak/>
        <w:t>O presente trabalho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3ADB46DB" w14:textId="3361FAE5" w:rsidR="006378DA" w:rsidRDefault="006378DA" w:rsidP="00E91E06">
      <w:r>
        <w:t xml:space="preserve">Este artigo está dividido em 7 seções, incluindo esta introdução. A seção 2 apresenta um </w:t>
      </w:r>
      <w:r>
        <w:rPr>
          <w:i/>
          <w:iCs/>
        </w:rPr>
        <w:t xml:space="preserve">background </w:t>
      </w:r>
      <w:r>
        <w:t xml:space="preserve">institucional sobre a expansão do ensino superior brasileiro e, especialmente, sobre a implementação do SISU. A seção 3 expõe uma breve revisão bibliográfica. A seção 4 apresenta os dados que serão utilizados para as análises estatísticas e econométricas, bem como suas variáveis dependentes e estatísticas descritivas. A seção 5 </w:t>
      </w:r>
      <w:r w:rsidR="00401A2B">
        <w:t>trata</w:t>
      </w:r>
      <w:r>
        <w:t xml:space="preserve"> sobre os modelos econométricos que serão utilizados. A seção </w:t>
      </w:r>
      <w:r w:rsidR="00401A2B">
        <w:t>6 apresenta os resultados encontrados e as discussões relacionadas ao tema. Por fim, a seção 7 dedica-se às conclusões.</w:t>
      </w:r>
    </w:p>
    <w:p w14:paraId="09B2BC53" w14:textId="77777777" w:rsidR="00B42660" w:rsidRDefault="00B42660" w:rsidP="00B42660">
      <w:pPr>
        <w:ind w:firstLine="0"/>
      </w:pPr>
    </w:p>
    <w:p w14:paraId="04BFA37C" w14:textId="2784255F" w:rsidR="00B42660" w:rsidRDefault="00B42660" w:rsidP="00B42660">
      <w:pPr>
        <w:pStyle w:val="Ttulo1"/>
      </w:pPr>
      <w:r>
        <w:rPr>
          <w:i/>
          <w:iCs/>
        </w:rPr>
        <w:t xml:space="preserve">Background </w:t>
      </w:r>
      <w:r>
        <w:t>institucional</w:t>
      </w:r>
    </w:p>
    <w:p w14:paraId="0ACACA52" w14:textId="77777777" w:rsidR="00B42660" w:rsidRDefault="00B42660" w:rsidP="00B42660">
      <w:pPr>
        <w:ind w:firstLine="0"/>
      </w:pPr>
    </w:p>
    <w:p w14:paraId="1163AABD" w14:textId="77777777" w:rsidR="00B42660" w:rsidRPr="00B42660" w:rsidRDefault="00B42660" w:rsidP="00B42660">
      <w:pPr>
        <w:ind w:firstLine="0"/>
      </w:pPr>
    </w:p>
    <w:sectPr w:rsidR="00B42660" w:rsidRPr="00B42660" w:rsidSect="00130DDC">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3F3C7" w14:textId="77777777" w:rsidR="00130DDC" w:rsidRDefault="00130DDC" w:rsidP="001D487F">
      <w:r>
        <w:separator/>
      </w:r>
    </w:p>
  </w:endnote>
  <w:endnote w:type="continuationSeparator" w:id="0">
    <w:p w14:paraId="0E2D3319" w14:textId="77777777" w:rsidR="00130DDC" w:rsidRDefault="00130DDC"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B0377" w14:textId="77777777" w:rsidR="00130DDC" w:rsidRDefault="00130DDC" w:rsidP="001D487F">
      <w:r>
        <w:separator/>
      </w:r>
    </w:p>
  </w:footnote>
  <w:footnote w:type="continuationSeparator" w:id="0">
    <w:p w14:paraId="7624D8EB" w14:textId="77777777" w:rsidR="00130DDC" w:rsidRDefault="00130DDC" w:rsidP="001D487F">
      <w:r>
        <w:continuationSeparator/>
      </w:r>
    </w:p>
  </w:footnote>
  <w:footnote w:id="1">
    <w:p w14:paraId="08FA08F5" w14:textId="54DAE254"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UFSM).</w:t>
      </w:r>
    </w:p>
  </w:footnote>
  <w:footnote w:id="2">
    <w:p w14:paraId="13F7D0D7" w14:textId="52FED75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A61CC"/>
    <w:multiLevelType w:val="hybridMultilevel"/>
    <w:tmpl w:val="4BF085E6"/>
    <w:lvl w:ilvl="0" w:tplc="BD7CF726">
      <w:start w:val="1"/>
      <w:numFmt w:val="decimal"/>
      <w:pStyle w:val="Ttulo1"/>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987708589">
    <w:abstractNumId w:val="1"/>
  </w:num>
  <w:num w:numId="2" w16cid:durableId="21218779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23AFE"/>
    <w:rsid w:val="000C7A1F"/>
    <w:rsid w:val="00130DDC"/>
    <w:rsid w:val="001D487F"/>
    <w:rsid w:val="0021264F"/>
    <w:rsid w:val="00401A2B"/>
    <w:rsid w:val="004552D2"/>
    <w:rsid w:val="00484B49"/>
    <w:rsid w:val="006378DA"/>
    <w:rsid w:val="007B60DF"/>
    <w:rsid w:val="008C3D1A"/>
    <w:rsid w:val="008F055B"/>
    <w:rsid w:val="00A75DF5"/>
    <w:rsid w:val="00B42660"/>
    <w:rsid w:val="00B97ABA"/>
    <w:rsid w:val="00D10F55"/>
    <w:rsid w:val="00DC6054"/>
    <w:rsid w:val="00E91E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E91E06"/>
    <w:pPr>
      <w:keepNext/>
      <w:keepLines/>
      <w:numPr>
        <w:numId w:val="2"/>
      </w:numPr>
      <w:adjustRightInd w:val="0"/>
      <w:ind w:left="0" w:firstLine="0"/>
      <w:outlineLvl w:val="0"/>
    </w:pPr>
    <w:rPr>
      <w:rFonts w:eastAsiaTheme="majorEastAsia" w:cstheme="majorBidi"/>
      <w:b/>
      <w:color w:val="000000" w:themeColor="text1"/>
      <w:szCs w:val="40"/>
    </w:rPr>
  </w:style>
  <w:style w:type="paragraph" w:styleId="Ttulo2">
    <w:name w:val="heading 2"/>
    <w:basedOn w:val="Normal"/>
    <w:next w:val="Normal"/>
    <w:link w:val="Ttulo2Char"/>
    <w:uiPriority w:val="9"/>
    <w:semiHidden/>
    <w:unhideWhenUsed/>
    <w:qFormat/>
    <w:rsid w:val="001D48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91E06"/>
    <w:rPr>
      <w:rFonts w:ascii="Times New Roman" w:eastAsiaTheme="majorEastAsia" w:hAnsi="Times New Roman" w:cstheme="majorBidi"/>
      <w:b/>
      <w:color w:val="000000" w:themeColor="text1"/>
      <w:szCs w:val="40"/>
    </w:rPr>
  </w:style>
  <w:style w:type="character" w:customStyle="1" w:styleId="Ttulo2Char">
    <w:name w:val="Título 2 Char"/>
    <w:basedOn w:val="Fontepargpadro"/>
    <w:link w:val="Ttulo2"/>
    <w:uiPriority w:val="9"/>
    <w:semiHidden/>
    <w:rsid w:val="001D487F"/>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Pages>
  <Words>5507</Words>
  <Characters>29742</Characters>
  <Application>Microsoft Office Word</Application>
  <DocSecurity>0</DocSecurity>
  <Lines>247</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11</cp:revision>
  <dcterms:created xsi:type="dcterms:W3CDTF">2024-04-09T22:17:00Z</dcterms:created>
  <dcterms:modified xsi:type="dcterms:W3CDTF">2024-04-10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ZBrqQzs"/&gt;&lt;style id="http://www.zotero.org/styles/associacao-brasileira-de-normas-tecnicas-ufrgs" hasBibliography="1" bibliographyStyleHasBeenSet="0"/&gt;&lt;prefs&gt;&lt;pref name="fieldType" value="Field"</vt:lpwstr>
  </property>
  <property fmtid="{D5CDD505-2E9C-101B-9397-08002B2CF9AE}" pid="3" name="ZOTERO_PREF_2">
    <vt:lpwstr>/&gt;&lt;/prefs&gt;&lt;/data&gt;</vt:lpwstr>
  </property>
</Properties>
</file>